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E982E5" w14:textId="4ED9320B" w:rsidR="00E81978" w:rsidRDefault="0082212B" w:rsidP="008658F1">
      <w:pPr>
        <w:pStyle w:val="Title"/>
      </w:pPr>
      <w:r>
        <w:t>Case Study</w:t>
      </w:r>
    </w:p>
    <w:p w14:paraId="204F5273" w14:textId="54E4EEFA" w:rsidR="00B823AA" w:rsidRDefault="000B50A6" w:rsidP="008658F1">
      <w:pPr>
        <w:pStyle w:val="Title2"/>
      </w:pPr>
      <w:r>
        <w:t>[Author’s name]</w:t>
      </w:r>
    </w:p>
    <w:p w14:paraId="6DB0CBC1" w14:textId="7041EBC6" w:rsidR="00E561B3" w:rsidRDefault="00E561B3" w:rsidP="008658F1">
      <w:pPr>
        <w:pStyle w:val="Title2"/>
      </w:pPr>
      <w:r>
        <w:t>[Institute’s name]</w:t>
      </w:r>
    </w:p>
    <w:p w14:paraId="1E1AD5A7" w14:textId="16121037" w:rsidR="00E81978" w:rsidRDefault="00E81978" w:rsidP="008658F1">
      <w:pPr>
        <w:pStyle w:val="Title2"/>
      </w:pPr>
    </w:p>
    <w:p w14:paraId="06833346" w14:textId="2466220F" w:rsidR="00E81978" w:rsidRDefault="00E81978" w:rsidP="008658F1">
      <w:pPr>
        <w:pStyle w:val="Title"/>
      </w:pPr>
    </w:p>
    <w:p w14:paraId="7252C278" w14:textId="290A6AC8" w:rsidR="00A345C6" w:rsidRDefault="00A345C6" w:rsidP="008658F1">
      <w:pPr>
        <w:pStyle w:val="Title2"/>
      </w:pPr>
    </w:p>
    <w:p w14:paraId="6BFB5EB7" w14:textId="77777777" w:rsidR="00A345C6" w:rsidRDefault="00A345C6" w:rsidP="008658F1">
      <w:r>
        <w:br w:type="page"/>
      </w:r>
    </w:p>
    <w:p w14:paraId="5FD4EFBD" w14:textId="77777777" w:rsidR="008658F1" w:rsidRPr="008658F1" w:rsidRDefault="008658F1" w:rsidP="008658F1">
      <w:pPr>
        <w:ind w:firstLine="0"/>
        <w:jc w:val="center"/>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color w:val="1C1E29"/>
          <w:kern w:val="0"/>
          <w:lang w:eastAsia="en-US"/>
        </w:rPr>
        <w:lastRenderedPageBreak/>
        <w:t>Case Study</w:t>
      </w:r>
    </w:p>
    <w:p w14:paraId="06FE1828" w14:textId="77777777" w:rsidR="008658F1" w:rsidRPr="008658F1" w:rsidRDefault="008658F1" w:rsidP="008658F1">
      <w:pPr>
        <w:ind w:firstLine="0"/>
        <w:jc w:val="center"/>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t>Analysis of the Central Issues Faced by Vodafone</w:t>
      </w:r>
    </w:p>
    <w:p w14:paraId="5CF1589F" w14:textId="77777777" w:rsidR="008658F1" w:rsidRPr="008658F1" w:rsidRDefault="008658F1" w:rsidP="008658F1">
      <w:pPr>
        <w:ind w:firstLine="0"/>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t>           </w:t>
      </w:r>
      <w:r w:rsidRPr="008658F1">
        <w:rPr>
          <w:rFonts w:ascii="Times New Roman" w:eastAsia="Times New Roman" w:hAnsi="Times New Roman" w:cs="Times New Roman"/>
          <w:color w:val="1C1E29"/>
          <w:kern w:val="0"/>
          <w:lang w:eastAsia="en-US"/>
        </w:rPr>
        <w:t>A comprehensive assessment of the case study of Vodafone helped to identify the main issues that negatively influence the overall performance of the organization. It is noteworthy to established that the immense growth of the company eventually caused various issues that require the necessary attention. The facet of concern can be observed in the case of a decentralized approach of management that made it difficult for the main management to successfully centralized all the operations. The major concerns for Vodafone explicitly appeared in the forms of shared management and technological prospects. The main aspect of concern in the entire scenario is identified as the individual management by all subsidiaries. It is one critical issue because it eventually made it difficult for the central management of the company to implement the main operational idea effectively and efficiently. It is observed that all subsidiaries performed their operational tasks independently that ultimately caused the issue of miscommunication and lack of coordination between different stakeholders. It is witnessed that different suppliers and vendors were considered by each subsidiary that questioned the authority of the main managerial body of Vodafone. The consideration of different technological factors in the form of issues for the company can also never be ignored as it caused an extensive level of cost. The central feature of concern is this scenario is that diverse forms of software were utilized by a different subsidiary that negatively influenced the required communication level between all the concerned entities.  </w:t>
      </w:r>
    </w:p>
    <w:p w14:paraId="31E1BE67" w14:textId="77777777" w:rsidR="008658F1" w:rsidRPr="008658F1" w:rsidRDefault="008658F1" w:rsidP="008658F1">
      <w:pPr>
        <w:ind w:firstLine="0"/>
        <w:jc w:val="center"/>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t>ERP as a Necessary Information System Solution</w:t>
      </w:r>
    </w:p>
    <w:p w14:paraId="3C524BD0" w14:textId="78818282" w:rsidR="008658F1" w:rsidRPr="008658F1" w:rsidRDefault="008658F1" w:rsidP="008658F1">
      <w:pPr>
        <w:ind w:firstLine="0"/>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t>           </w:t>
      </w:r>
      <w:r w:rsidRPr="008658F1">
        <w:rPr>
          <w:rFonts w:ascii="Times New Roman" w:eastAsia="Times New Roman" w:hAnsi="Times New Roman" w:cs="Times New Roman"/>
          <w:color w:val="1C1E29"/>
          <w:kern w:val="0"/>
          <w:lang w:eastAsia="en-US"/>
        </w:rPr>
        <w:t>Enterprise resource planning (ERP) is one possible solution for the company to effectively deal with the existing issues in the forms of managerial and technological domains</w:t>
      </w:r>
      <w:r w:rsidR="00264796">
        <w:rPr>
          <w:rFonts w:ascii="Times New Roman" w:eastAsia="Times New Roman" w:hAnsi="Times New Roman" w:cs="Times New Roman"/>
          <w:color w:val="1C1E29"/>
          <w:kern w:val="0"/>
          <w:lang w:eastAsia="en-US"/>
        </w:rPr>
        <w:t xml:space="preserve"> </w:t>
      </w:r>
      <w:r w:rsidR="00264796">
        <w:rPr>
          <w:rFonts w:ascii="Times New Roman" w:eastAsia="Times New Roman" w:hAnsi="Times New Roman" w:cs="Times New Roman"/>
          <w:color w:val="1C1E29"/>
          <w:kern w:val="0"/>
          <w:lang w:eastAsia="en-US"/>
        </w:rPr>
        <w:fldChar w:fldCharType="begin"/>
      </w:r>
      <w:r w:rsidR="00264796">
        <w:rPr>
          <w:rFonts w:ascii="Times New Roman" w:eastAsia="Times New Roman" w:hAnsi="Times New Roman" w:cs="Times New Roman"/>
          <w:color w:val="1C1E29"/>
          <w:kern w:val="0"/>
          <w:lang w:eastAsia="en-US"/>
        </w:rPr>
        <w:instrText xml:space="preserve"> ADDIN ZOTERO_ITEM CSL_CITATION {"citationID":"QnKcNmGf","properties":{"formattedCitation":"(Ahmad, Haleem, &amp; Syed, 2012)","plainCitation":"(Ahmad, Haleem, &amp; Syed, 2012)","noteIndex":0},"citationItems":[{"id":370,"uris":["http://zotero.org/users/local/qLzeF6Hj/items/M8TPUY5K"],"uri":["http://zotero.org/users/local/qLzeF6Hj/items/M8TPUY5K"],"itemData":{"id":370,"type":"article-journal","container-title":"Global journal of flexible systems management","issue":"4","page":"217-232","title":"Compilation of critical success factors in implementation of enterprise systems: a study on Indian organisations","volume":"13","author":[{"family":"Ahmad","given":"Naim"},{"family":"Haleem","given":"Abid"},{"family":"Syed","given":"Asif Ali"}],"issued":{"date-parts":[["2012"]]}}}],"schema":"https://github.com/citation-style-language/schema/raw/master/csl-citation.json"} </w:instrText>
      </w:r>
      <w:r w:rsidR="00264796">
        <w:rPr>
          <w:rFonts w:ascii="Times New Roman" w:eastAsia="Times New Roman" w:hAnsi="Times New Roman" w:cs="Times New Roman"/>
          <w:color w:val="1C1E29"/>
          <w:kern w:val="0"/>
          <w:lang w:eastAsia="en-US"/>
        </w:rPr>
        <w:fldChar w:fldCharType="separate"/>
      </w:r>
      <w:r w:rsidR="00264796" w:rsidRPr="00264796">
        <w:rPr>
          <w:rFonts w:ascii="Times New Roman" w:hAnsi="Times New Roman" w:cs="Times New Roman"/>
        </w:rPr>
        <w:t xml:space="preserve">(Ahmad, </w:t>
      </w:r>
      <w:r w:rsidR="00264796" w:rsidRPr="00264796">
        <w:rPr>
          <w:rFonts w:ascii="Times New Roman" w:hAnsi="Times New Roman" w:cs="Times New Roman"/>
        </w:rPr>
        <w:lastRenderedPageBreak/>
        <w:t>Haleem, &amp; Syed, 2012)</w:t>
      </w:r>
      <w:r w:rsidR="00264796">
        <w:rPr>
          <w:rFonts w:ascii="Times New Roman" w:eastAsia="Times New Roman" w:hAnsi="Times New Roman" w:cs="Times New Roman"/>
          <w:color w:val="1C1E29"/>
          <w:kern w:val="0"/>
          <w:lang w:eastAsia="en-US"/>
        </w:rPr>
        <w:fldChar w:fldCharType="end"/>
      </w:r>
      <w:r w:rsidRPr="008658F1">
        <w:rPr>
          <w:rFonts w:ascii="Times New Roman" w:eastAsia="Times New Roman" w:hAnsi="Times New Roman" w:cs="Times New Roman"/>
          <w:color w:val="1C1E29"/>
          <w:kern w:val="0"/>
          <w:lang w:eastAsia="en-US"/>
        </w:rPr>
        <w:t>. It is vital to assess the suitability of this particular software category in the scenario of Vodafone to successfully examine its actual suitability and effectiveness. ERP can be recognized as a possible solution in the form of an information system solution to obtain a better integration level between all the different subsidiaries. The objective of integrated management can be successfully achieved by implementing the approach of ERP in the organizational context of Vodafone. This specific system is categorized as a comprehensive practical approach to improve the overall domain of internal business procedures and overall performance for the company. The practical perspective of the ERP system indicates that the development of this approach is imperative for Vodafone to better deal with the issue of the lack of timely communication between different subsidiaries. Additionally, the task of developing a centralized managerial approach is successfully possible by considering the practical domain of ERP. Application of necessary integration with the local operating companies is only possible by implementing the spectrum of ERP as it is a major need for the organization of Vodafone. Proper integration between all the available resources of the organization is an integral condition to ensure the successful application of different business objectives and plans through the proper application of the main idea of ERP</w:t>
      </w:r>
      <w:r w:rsidR="00264796">
        <w:rPr>
          <w:rFonts w:ascii="Times New Roman" w:eastAsia="Times New Roman" w:hAnsi="Times New Roman" w:cs="Times New Roman"/>
          <w:color w:val="1C1E29"/>
          <w:kern w:val="0"/>
          <w:lang w:eastAsia="en-US"/>
        </w:rPr>
        <w:t xml:space="preserve"> </w:t>
      </w:r>
      <w:r w:rsidR="00264796">
        <w:rPr>
          <w:rFonts w:ascii="Times New Roman" w:eastAsia="Times New Roman" w:hAnsi="Times New Roman" w:cs="Times New Roman"/>
          <w:color w:val="1C1E29"/>
          <w:kern w:val="0"/>
          <w:lang w:eastAsia="en-US"/>
        </w:rPr>
        <w:fldChar w:fldCharType="begin"/>
      </w:r>
      <w:r w:rsidR="00264796">
        <w:rPr>
          <w:rFonts w:ascii="Times New Roman" w:eastAsia="Times New Roman" w:hAnsi="Times New Roman" w:cs="Times New Roman"/>
          <w:color w:val="1C1E29"/>
          <w:kern w:val="0"/>
          <w:lang w:eastAsia="en-US"/>
        </w:rPr>
        <w:instrText xml:space="preserve"> ADDIN ZOTERO_ITEM CSL_CITATION {"citationID":"t0HArWfr","properties":{"formattedCitation":"(Laudon &amp; Laudon, 2017)","plainCitation":"(Laudon &amp; Laudon, 2017)","noteIndex":0},"citationItems":[{"id":369,"uris":["http://zotero.org/users/local/qLzeF6Hj/items/T3T2YNNY"],"uri":["http://zotero.org/users/local/qLzeF6Hj/items/T3T2YNNY"],"itemData":{"id":369,"type":"book","ISBN":"978-0-13-463971-0","publisher":"Pearson","title":"Management Information Systems: Managing the Digital Firm","URL":"https://books.google.com.pk/books?id=lJ0jMQAACAAJ","author":[{"family":"Laudon","given":"K. C."},{"family":"Laudon","given":"J. P."}],"issued":{"date-parts":[["2017"]]}}}],"schema":"https://github.com/citation-style-language/schema/raw/master/csl-citation.json"} </w:instrText>
      </w:r>
      <w:r w:rsidR="00264796">
        <w:rPr>
          <w:rFonts w:ascii="Times New Roman" w:eastAsia="Times New Roman" w:hAnsi="Times New Roman" w:cs="Times New Roman"/>
          <w:color w:val="1C1E29"/>
          <w:kern w:val="0"/>
          <w:lang w:eastAsia="en-US"/>
        </w:rPr>
        <w:fldChar w:fldCharType="separate"/>
      </w:r>
      <w:r w:rsidR="00264796" w:rsidRPr="00264796">
        <w:rPr>
          <w:rFonts w:ascii="Times New Roman" w:hAnsi="Times New Roman" w:cs="Times New Roman"/>
        </w:rPr>
        <w:t>(Laudon &amp; Laudon, 2017)</w:t>
      </w:r>
      <w:r w:rsidR="00264796">
        <w:rPr>
          <w:rFonts w:ascii="Times New Roman" w:eastAsia="Times New Roman" w:hAnsi="Times New Roman" w:cs="Times New Roman"/>
          <w:color w:val="1C1E29"/>
          <w:kern w:val="0"/>
          <w:lang w:eastAsia="en-US"/>
        </w:rPr>
        <w:fldChar w:fldCharType="end"/>
      </w:r>
      <w:r w:rsidRPr="008658F1">
        <w:rPr>
          <w:rFonts w:ascii="Times New Roman" w:eastAsia="Times New Roman" w:hAnsi="Times New Roman" w:cs="Times New Roman"/>
          <w:color w:val="1C1E29"/>
          <w:kern w:val="0"/>
          <w:lang w:eastAsia="en-US"/>
        </w:rPr>
        <w:t>. </w:t>
      </w:r>
    </w:p>
    <w:p w14:paraId="3C332E99" w14:textId="77777777" w:rsidR="008658F1" w:rsidRPr="008658F1" w:rsidRDefault="008658F1" w:rsidP="008658F1">
      <w:pPr>
        <w:ind w:firstLine="0"/>
        <w:jc w:val="center"/>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t>Evaluation of the Success of Vodafone’s Implementation Plan</w:t>
      </w:r>
    </w:p>
    <w:p w14:paraId="128F7ABA" w14:textId="77777777" w:rsidR="008658F1" w:rsidRPr="008658F1" w:rsidRDefault="008658F1" w:rsidP="008658F1">
      <w:pPr>
        <w:ind w:firstLine="0"/>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t>           </w:t>
      </w:r>
      <w:r w:rsidRPr="008658F1">
        <w:rPr>
          <w:rFonts w:ascii="Times New Roman" w:eastAsia="Times New Roman" w:hAnsi="Times New Roman" w:cs="Times New Roman"/>
          <w:color w:val="1C1E29"/>
          <w:kern w:val="0"/>
          <w:lang w:eastAsia="en-US"/>
        </w:rPr>
        <w:t xml:space="preserve">The organization of Vodafone adopted a systematic practical domain to ensure the successful application of the main idea of ERP in the organizational scenario. The implementation plan adopted by the company is comprised of various aspects of consideration. Implementation of the practical integrated plan by Vodafone categorized as the successful execution of the SAP ERP system to ensure the successful utilization of the elements of expertise and available resources. The primary idea of this form of consideration is to meet the standard of </w:t>
      </w:r>
      <w:r w:rsidRPr="008658F1">
        <w:rPr>
          <w:rFonts w:ascii="Times New Roman" w:eastAsia="Times New Roman" w:hAnsi="Times New Roman" w:cs="Times New Roman"/>
          <w:color w:val="1C1E29"/>
          <w:kern w:val="0"/>
          <w:lang w:eastAsia="en-US"/>
        </w:rPr>
        <w:lastRenderedPageBreak/>
        <w:t>successful management of the entire system by focusing on the main goals of the company. The overall success of the implementation plan in the scenario of Vodafone can be observed in the form of the improved performance level of all the employees. The broad spectrum of ERP systems made it essential for the management to initiate training programs for workers to enhance their understanding of the critical need for integration and improved communication level. The application of different technological applications is another prominent idea under the domain of the successful implementation of the new ERP system. The entire spectrum of implementation plan completed in the form of various phases to increase the performance level of all the subsidiaries. It is also critical to indicate that the overall spectrum of implementation of the process can be further enhanced by focusing its application at different practical phases. This practical idea requires a detailed examination of the market scenario to make better inferences about the product and service demands by potential customers. </w:t>
      </w:r>
    </w:p>
    <w:p w14:paraId="2563EE90" w14:textId="77777777" w:rsidR="008658F1" w:rsidRPr="008658F1" w:rsidRDefault="008658F1" w:rsidP="008658F1">
      <w:pPr>
        <w:ind w:firstLine="0"/>
        <w:jc w:val="center"/>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t>Value of the New ERP System</w:t>
      </w:r>
    </w:p>
    <w:p w14:paraId="05C3DE9C" w14:textId="77371772" w:rsidR="008658F1" w:rsidRPr="008658F1" w:rsidRDefault="008658F1" w:rsidP="008658F1">
      <w:pPr>
        <w:ind w:firstLine="0"/>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t>           </w:t>
      </w:r>
      <w:r w:rsidRPr="008658F1">
        <w:rPr>
          <w:rFonts w:ascii="Times New Roman" w:eastAsia="Times New Roman" w:hAnsi="Times New Roman" w:cs="Times New Roman"/>
          <w:color w:val="1C1E29"/>
          <w:kern w:val="0"/>
          <w:lang w:eastAsia="en-US"/>
        </w:rPr>
        <w:t>The assessment of the application of the new ERP system is a necessary condition to determine the actual significance of this proposed practical idea. The critical evaluation of the system is a mandatory condition to make better inferences about the overall effectiveness of the new system by considering the main needs or areas of concern</w:t>
      </w:r>
      <w:r w:rsidR="00A15454">
        <w:rPr>
          <w:rFonts w:ascii="Times New Roman" w:eastAsia="Times New Roman" w:hAnsi="Times New Roman" w:cs="Times New Roman"/>
          <w:color w:val="1C1E29"/>
          <w:kern w:val="0"/>
          <w:lang w:eastAsia="en-US"/>
        </w:rPr>
        <w:t xml:space="preserve"> </w:t>
      </w:r>
      <w:r w:rsidR="00A15454">
        <w:rPr>
          <w:rFonts w:ascii="Times New Roman" w:eastAsia="Times New Roman" w:hAnsi="Times New Roman" w:cs="Times New Roman"/>
          <w:color w:val="1C1E29"/>
          <w:kern w:val="0"/>
          <w:lang w:eastAsia="en-US"/>
        </w:rPr>
        <w:fldChar w:fldCharType="begin"/>
      </w:r>
      <w:r w:rsidR="00A15454">
        <w:rPr>
          <w:rFonts w:ascii="Times New Roman" w:eastAsia="Times New Roman" w:hAnsi="Times New Roman" w:cs="Times New Roman"/>
          <w:color w:val="1C1E29"/>
          <w:kern w:val="0"/>
          <w:lang w:eastAsia="en-US"/>
        </w:rPr>
        <w:instrText xml:space="preserve"> ADDIN ZOTERO_ITEM CSL_CITATION {"citationID":"YW51h2ox","properties":{"formattedCitation":"(Umble, Haft, &amp; Umble, 2003)","plainCitation":"(Umble, Haft, &amp; Umble, 2003)","noteIndex":0},"citationItems":[{"id":371,"uris":["http://zotero.org/users/local/qLzeF6Hj/items/SSSXV5YK"],"uri":["http://zotero.org/users/local/qLzeF6Hj/items/SSSXV5YK"],"itemData":{"id":371,"type":"article-journal","container-title":"European journal of operational research","issue":"2","page":"241-257","title":"Enterprise resource planning: Implementation procedures and critical success factors","volume":"146","author":[{"family":"Umble","given":"Elisabeth J."},{"family":"Haft","given":"Ronald R."},{"family":"Umble","given":"M. Michael"}],"issued":{"date-parts":[["2003"]]}}}],"schema":"https://github.com/citation-style-language/schema/raw/master/csl-citation.json"} </w:instrText>
      </w:r>
      <w:r w:rsidR="00A15454">
        <w:rPr>
          <w:rFonts w:ascii="Times New Roman" w:eastAsia="Times New Roman" w:hAnsi="Times New Roman" w:cs="Times New Roman"/>
          <w:color w:val="1C1E29"/>
          <w:kern w:val="0"/>
          <w:lang w:eastAsia="en-US"/>
        </w:rPr>
        <w:fldChar w:fldCharType="separate"/>
      </w:r>
      <w:r w:rsidR="00A15454" w:rsidRPr="00A15454">
        <w:rPr>
          <w:rFonts w:ascii="Times New Roman" w:hAnsi="Times New Roman" w:cs="Times New Roman"/>
        </w:rPr>
        <w:t>(</w:t>
      </w:r>
      <w:proofErr w:type="spellStart"/>
      <w:r w:rsidR="00A15454" w:rsidRPr="00A15454">
        <w:rPr>
          <w:rFonts w:ascii="Times New Roman" w:hAnsi="Times New Roman" w:cs="Times New Roman"/>
        </w:rPr>
        <w:t>Umble</w:t>
      </w:r>
      <w:proofErr w:type="spellEnd"/>
      <w:r w:rsidR="00A15454" w:rsidRPr="00A15454">
        <w:rPr>
          <w:rFonts w:ascii="Times New Roman" w:hAnsi="Times New Roman" w:cs="Times New Roman"/>
        </w:rPr>
        <w:t xml:space="preserve">, Haft, &amp; </w:t>
      </w:r>
      <w:proofErr w:type="spellStart"/>
      <w:r w:rsidR="00A15454" w:rsidRPr="00A15454">
        <w:rPr>
          <w:rFonts w:ascii="Times New Roman" w:hAnsi="Times New Roman" w:cs="Times New Roman"/>
        </w:rPr>
        <w:t>Umble</w:t>
      </w:r>
      <w:proofErr w:type="spellEnd"/>
      <w:r w:rsidR="00A15454" w:rsidRPr="00A15454">
        <w:rPr>
          <w:rFonts w:ascii="Times New Roman" w:hAnsi="Times New Roman" w:cs="Times New Roman"/>
        </w:rPr>
        <w:t>, 2003)</w:t>
      </w:r>
      <w:r w:rsidR="00A15454">
        <w:rPr>
          <w:rFonts w:ascii="Times New Roman" w:eastAsia="Times New Roman" w:hAnsi="Times New Roman" w:cs="Times New Roman"/>
          <w:color w:val="1C1E29"/>
          <w:kern w:val="0"/>
          <w:lang w:eastAsia="en-US"/>
        </w:rPr>
        <w:fldChar w:fldCharType="end"/>
      </w:r>
      <w:r w:rsidRPr="008658F1">
        <w:rPr>
          <w:rFonts w:ascii="Times New Roman" w:eastAsia="Times New Roman" w:hAnsi="Times New Roman" w:cs="Times New Roman"/>
          <w:color w:val="1C1E29"/>
          <w:kern w:val="0"/>
          <w:lang w:eastAsia="en-US"/>
        </w:rPr>
        <w:t>. The system of Vodafone immense helped the management of the organization to expand mobility and necessary integration level between different subsidiaries. The management of business operations in case of large scale prospect is successfully established by Vodafone through the practical idea of ERP system. Transmission of desired information between different entities is illustrated the overall value of the new ERP system in the case of Vodafone. </w:t>
      </w:r>
    </w:p>
    <w:p w14:paraId="052251B3" w14:textId="77777777" w:rsidR="008658F1" w:rsidRDefault="008658F1" w:rsidP="008658F1">
      <w:pPr>
        <w:ind w:firstLine="0"/>
        <w:rPr>
          <w:rFonts w:ascii="Times New Roman" w:eastAsia="Times New Roman" w:hAnsi="Times New Roman" w:cs="Times New Roman"/>
          <w:b/>
          <w:bCs/>
          <w:color w:val="1C1E29"/>
          <w:kern w:val="0"/>
          <w:lang w:eastAsia="en-US"/>
        </w:rPr>
      </w:pPr>
    </w:p>
    <w:p w14:paraId="463FC769" w14:textId="46DC1BC6" w:rsidR="008658F1" w:rsidRPr="008658F1" w:rsidRDefault="008658F1" w:rsidP="008658F1">
      <w:pPr>
        <w:ind w:firstLine="0"/>
        <w:jc w:val="center"/>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lastRenderedPageBreak/>
        <w:t>Summary of Outcomes</w:t>
      </w:r>
    </w:p>
    <w:p w14:paraId="17D1DE97" w14:textId="4254FDC3" w:rsidR="009C553A" w:rsidRDefault="008658F1" w:rsidP="008658F1">
      <w:pPr>
        <w:ind w:firstLine="0"/>
        <w:rPr>
          <w:rFonts w:ascii="Times New Roman" w:eastAsia="Times New Roman" w:hAnsi="Times New Roman" w:cs="Times New Roman"/>
          <w:color w:val="1C1E29"/>
          <w:kern w:val="0"/>
          <w:lang w:eastAsia="en-US"/>
        </w:rPr>
      </w:pPr>
      <w:r w:rsidRPr="008658F1">
        <w:rPr>
          <w:rFonts w:ascii="Times New Roman" w:eastAsia="Times New Roman" w:hAnsi="Times New Roman" w:cs="Times New Roman"/>
          <w:b/>
          <w:bCs/>
          <w:color w:val="1C1E29"/>
          <w:kern w:val="0"/>
          <w:lang w:eastAsia="en-US"/>
        </w:rPr>
        <w:t>           </w:t>
      </w:r>
      <w:r w:rsidRPr="008658F1">
        <w:rPr>
          <w:rFonts w:ascii="Times New Roman" w:eastAsia="Times New Roman" w:hAnsi="Times New Roman" w:cs="Times New Roman"/>
          <w:color w:val="1C1E29"/>
          <w:kern w:val="0"/>
          <w:lang w:eastAsia="en-US"/>
        </w:rPr>
        <w:t>The growing perspective of decentralization between different affiliated companies is one major concern for the Vodafone that requires the adoption of some new improved system. The management of the company is interested to develop a practical form of a new ERP system to guarantees successful collaboration between all the stakeholders in order to successfully meet the changing requirements of the customers. The adoption of an ERP system positively influences the business spectrum of Vodafone as it enhanced the overall performance level.  </w:t>
      </w:r>
    </w:p>
    <w:p w14:paraId="5197EC9E" w14:textId="77777777" w:rsidR="009C553A" w:rsidRDefault="009C553A">
      <w:pPr>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br w:type="page"/>
      </w:r>
    </w:p>
    <w:p w14:paraId="526686FA" w14:textId="6E6D249F" w:rsidR="008658F1" w:rsidRPr="009C553A" w:rsidRDefault="009C553A" w:rsidP="009C553A">
      <w:pPr>
        <w:ind w:firstLine="0"/>
        <w:jc w:val="center"/>
        <w:rPr>
          <w:rFonts w:ascii="Times New Roman" w:eastAsia="Times New Roman" w:hAnsi="Times New Roman" w:cs="Times New Roman"/>
          <w:b/>
          <w:color w:val="1C1E29"/>
          <w:kern w:val="0"/>
          <w:lang w:eastAsia="en-US"/>
        </w:rPr>
      </w:pPr>
      <w:r w:rsidRPr="009C553A">
        <w:rPr>
          <w:rFonts w:ascii="Times New Roman" w:eastAsia="Times New Roman" w:hAnsi="Times New Roman" w:cs="Times New Roman"/>
          <w:b/>
          <w:color w:val="1C1E29"/>
          <w:kern w:val="0"/>
          <w:lang w:eastAsia="en-US"/>
        </w:rPr>
        <w:lastRenderedPageBreak/>
        <w:t>References</w:t>
      </w:r>
      <w:bookmarkStart w:id="0" w:name="_GoBack"/>
      <w:bookmarkEnd w:id="0"/>
    </w:p>
    <w:p w14:paraId="4A1FFB10" w14:textId="77777777" w:rsidR="009C553A" w:rsidRPr="009C553A" w:rsidRDefault="009C553A" w:rsidP="009C553A">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9C553A">
        <w:rPr>
          <w:rFonts w:ascii="Times New Roman" w:hAnsi="Times New Roman" w:cs="Times New Roman"/>
        </w:rPr>
        <w:t xml:space="preserve">Ahmad, N., Haleem, A., &amp; Syed, A. A. (2012). Compilation of critical success factors in implementation of enterprise systems: A study on Indian </w:t>
      </w:r>
      <w:proofErr w:type="spellStart"/>
      <w:r w:rsidRPr="009C553A">
        <w:rPr>
          <w:rFonts w:ascii="Times New Roman" w:hAnsi="Times New Roman" w:cs="Times New Roman"/>
        </w:rPr>
        <w:t>organisations</w:t>
      </w:r>
      <w:proofErr w:type="spellEnd"/>
      <w:r w:rsidRPr="009C553A">
        <w:rPr>
          <w:rFonts w:ascii="Times New Roman" w:hAnsi="Times New Roman" w:cs="Times New Roman"/>
        </w:rPr>
        <w:t xml:space="preserve">. </w:t>
      </w:r>
      <w:r w:rsidRPr="009C553A">
        <w:rPr>
          <w:rFonts w:ascii="Times New Roman" w:hAnsi="Times New Roman" w:cs="Times New Roman"/>
          <w:i/>
          <w:iCs/>
        </w:rPr>
        <w:t>Global Journal of Flexible Systems Management</w:t>
      </w:r>
      <w:r w:rsidRPr="009C553A">
        <w:rPr>
          <w:rFonts w:ascii="Times New Roman" w:hAnsi="Times New Roman" w:cs="Times New Roman"/>
        </w:rPr>
        <w:t xml:space="preserve">, </w:t>
      </w:r>
      <w:r w:rsidRPr="009C553A">
        <w:rPr>
          <w:rFonts w:ascii="Times New Roman" w:hAnsi="Times New Roman" w:cs="Times New Roman"/>
          <w:i/>
          <w:iCs/>
        </w:rPr>
        <w:t>13</w:t>
      </w:r>
      <w:r w:rsidRPr="009C553A">
        <w:rPr>
          <w:rFonts w:ascii="Times New Roman" w:hAnsi="Times New Roman" w:cs="Times New Roman"/>
        </w:rPr>
        <w:t>(4), 217–232.</w:t>
      </w:r>
    </w:p>
    <w:p w14:paraId="47EF80EF" w14:textId="71D90834" w:rsidR="009C553A" w:rsidRPr="009C553A" w:rsidRDefault="009C553A" w:rsidP="009C553A">
      <w:pPr>
        <w:pStyle w:val="Bibliography"/>
        <w:rPr>
          <w:rFonts w:ascii="Times New Roman" w:hAnsi="Times New Roman" w:cs="Times New Roman"/>
        </w:rPr>
      </w:pPr>
      <w:r w:rsidRPr="009C553A">
        <w:rPr>
          <w:rFonts w:ascii="Times New Roman" w:hAnsi="Times New Roman" w:cs="Times New Roman"/>
        </w:rPr>
        <w:t xml:space="preserve">Laudon, K. C., &amp; Laudon, J. P. (2017). </w:t>
      </w:r>
      <w:r w:rsidRPr="009C553A">
        <w:rPr>
          <w:rFonts w:ascii="Times New Roman" w:hAnsi="Times New Roman" w:cs="Times New Roman"/>
          <w:i/>
          <w:iCs/>
        </w:rPr>
        <w:t>Management Information Systems: Managing the Digital Firm</w:t>
      </w:r>
      <w:r w:rsidRPr="009C553A">
        <w:rPr>
          <w:rFonts w:ascii="Times New Roman" w:hAnsi="Times New Roman" w:cs="Times New Roman"/>
        </w:rPr>
        <w:t xml:space="preserve">. Retrieved </w:t>
      </w:r>
      <w:r>
        <w:rPr>
          <w:rFonts w:ascii="Times New Roman" w:hAnsi="Times New Roman" w:cs="Times New Roman"/>
        </w:rPr>
        <w:t>from https://books.google.com</w:t>
      </w:r>
      <w:r w:rsidRPr="009C553A">
        <w:rPr>
          <w:rFonts w:ascii="Times New Roman" w:hAnsi="Times New Roman" w:cs="Times New Roman"/>
        </w:rPr>
        <w:t>/books?id=lJ0jMQAACAAJ</w:t>
      </w:r>
    </w:p>
    <w:p w14:paraId="4A322EC9" w14:textId="77777777" w:rsidR="009C553A" w:rsidRPr="009C553A" w:rsidRDefault="009C553A" w:rsidP="009C553A">
      <w:pPr>
        <w:pStyle w:val="Bibliography"/>
        <w:rPr>
          <w:rFonts w:ascii="Times New Roman" w:hAnsi="Times New Roman" w:cs="Times New Roman"/>
        </w:rPr>
      </w:pPr>
      <w:proofErr w:type="spellStart"/>
      <w:r w:rsidRPr="009C553A">
        <w:rPr>
          <w:rFonts w:ascii="Times New Roman" w:hAnsi="Times New Roman" w:cs="Times New Roman"/>
        </w:rPr>
        <w:t>Umble</w:t>
      </w:r>
      <w:proofErr w:type="spellEnd"/>
      <w:r w:rsidRPr="009C553A">
        <w:rPr>
          <w:rFonts w:ascii="Times New Roman" w:hAnsi="Times New Roman" w:cs="Times New Roman"/>
        </w:rPr>
        <w:t xml:space="preserve">, E. J., Haft, R. R., &amp; </w:t>
      </w:r>
      <w:proofErr w:type="spellStart"/>
      <w:r w:rsidRPr="009C553A">
        <w:rPr>
          <w:rFonts w:ascii="Times New Roman" w:hAnsi="Times New Roman" w:cs="Times New Roman"/>
        </w:rPr>
        <w:t>Umble</w:t>
      </w:r>
      <w:proofErr w:type="spellEnd"/>
      <w:r w:rsidRPr="009C553A">
        <w:rPr>
          <w:rFonts w:ascii="Times New Roman" w:hAnsi="Times New Roman" w:cs="Times New Roman"/>
        </w:rPr>
        <w:t xml:space="preserve">, M. M. (2003). Enterprise resource planning: Implementation procedures and critical success factors. </w:t>
      </w:r>
      <w:r w:rsidRPr="009C553A">
        <w:rPr>
          <w:rFonts w:ascii="Times New Roman" w:hAnsi="Times New Roman" w:cs="Times New Roman"/>
          <w:i/>
          <w:iCs/>
        </w:rPr>
        <w:t>European Journal of Operational Research</w:t>
      </w:r>
      <w:r w:rsidRPr="009C553A">
        <w:rPr>
          <w:rFonts w:ascii="Times New Roman" w:hAnsi="Times New Roman" w:cs="Times New Roman"/>
        </w:rPr>
        <w:t xml:space="preserve">, </w:t>
      </w:r>
      <w:r w:rsidRPr="009C553A">
        <w:rPr>
          <w:rFonts w:ascii="Times New Roman" w:hAnsi="Times New Roman" w:cs="Times New Roman"/>
          <w:i/>
          <w:iCs/>
        </w:rPr>
        <w:t>146</w:t>
      </w:r>
      <w:r w:rsidRPr="009C553A">
        <w:rPr>
          <w:rFonts w:ascii="Times New Roman" w:hAnsi="Times New Roman" w:cs="Times New Roman"/>
        </w:rPr>
        <w:t>(2), 241–257.</w:t>
      </w:r>
    </w:p>
    <w:p w14:paraId="6C22E5F0" w14:textId="0588AEA8" w:rsidR="009C553A" w:rsidRPr="008658F1" w:rsidRDefault="009C553A" w:rsidP="009C553A">
      <w:pPr>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76BB1FAA" w14:textId="77777777" w:rsidR="00695BE3" w:rsidRDefault="00695BE3" w:rsidP="008658F1">
      <w:pPr>
        <w:pStyle w:val="Title2"/>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CDD234" w14:textId="77777777" w:rsidR="000C0696" w:rsidRDefault="000C0696">
      <w:pPr>
        <w:spacing w:line="240" w:lineRule="auto"/>
      </w:pPr>
      <w:r>
        <w:separator/>
      </w:r>
    </w:p>
    <w:p w14:paraId="7305C48B" w14:textId="77777777" w:rsidR="000C0696" w:rsidRDefault="000C0696"/>
  </w:endnote>
  <w:endnote w:type="continuationSeparator" w:id="0">
    <w:p w14:paraId="466737DE" w14:textId="77777777" w:rsidR="000C0696" w:rsidRDefault="000C0696">
      <w:pPr>
        <w:spacing w:line="240" w:lineRule="auto"/>
      </w:pPr>
      <w:r>
        <w:continuationSeparator/>
      </w:r>
    </w:p>
    <w:p w14:paraId="00D7270E" w14:textId="77777777" w:rsidR="000C0696" w:rsidRDefault="000C06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547020" w14:textId="77777777" w:rsidR="000C0696" w:rsidRDefault="000C0696">
      <w:pPr>
        <w:spacing w:line="240" w:lineRule="auto"/>
      </w:pPr>
      <w:r>
        <w:separator/>
      </w:r>
    </w:p>
    <w:p w14:paraId="755E6772" w14:textId="77777777" w:rsidR="000C0696" w:rsidRDefault="000C0696"/>
  </w:footnote>
  <w:footnote w:type="continuationSeparator" w:id="0">
    <w:p w14:paraId="1ACAC838" w14:textId="77777777" w:rsidR="000C0696" w:rsidRDefault="000C0696">
      <w:pPr>
        <w:spacing w:line="240" w:lineRule="auto"/>
      </w:pPr>
      <w:r>
        <w:continuationSeparator/>
      </w:r>
    </w:p>
    <w:p w14:paraId="706FCF54" w14:textId="77777777" w:rsidR="000C0696" w:rsidRDefault="000C0696"/>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104274ED" w:rsidR="00E81978" w:rsidRDefault="0082212B">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C553A">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621053DD" w:rsidR="00E81978" w:rsidRDefault="005D3A03">
    <w:pPr>
      <w:pStyle w:val="Header"/>
      <w:rPr>
        <w:rStyle w:val="Strong"/>
      </w:rPr>
    </w:pPr>
    <w:r>
      <w:t xml:space="preserve">Running head: </w:t>
    </w:r>
    <w:r w:rsidR="0082212B">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C553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FC012F8"/>
    <w:multiLevelType w:val="hybridMultilevel"/>
    <w:tmpl w:val="AB46217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14BD0"/>
    <w:rsid w:val="00026B36"/>
    <w:rsid w:val="00036381"/>
    <w:rsid w:val="000539EB"/>
    <w:rsid w:val="000712E2"/>
    <w:rsid w:val="00073CE9"/>
    <w:rsid w:val="00082B42"/>
    <w:rsid w:val="000877C6"/>
    <w:rsid w:val="00097311"/>
    <w:rsid w:val="00097898"/>
    <w:rsid w:val="000A40AE"/>
    <w:rsid w:val="000B50A6"/>
    <w:rsid w:val="000C0696"/>
    <w:rsid w:val="000C6CF5"/>
    <w:rsid w:val="000D3F41"/>
    <w:rsid w:val="000D5C55"/>
    <w:rsid w:val="000E051B"/>
    <w:rsid w:val="00100E2A"/>
    <w:rsid w:val="001250A6"/>
    <w:rsid w:val="00131C0F"/>
    <w:rsid w:val="001323BF"/>
    <w:rsid w:val="0017286E"/>
    <w:rsid w:val="0018413D"/>
    <w:rsid w:val="00193A33"/>
    <w:rsid w:val="001950E5"/>
    <w:rsid w:val="001955DD"/>
    <w:rsid w:val="001978C7"/>
    <w:rsid w:val="001A605A"/>
    <w:rsid w:val="001C22CC"/>
    <w:rsid w:val="001C449A"/>
    <w:rsid w:val="001E0030"/>
    <w:rsid w:val="001E40B6"/>
    <w:rsid w:val="001E6EB1"/>
    <w:rsid w:val="001F6FDB"/>
    <w:rsid w:val="0020195F"/>
    <w:rsid w:val="00202491"/>
    <w:rsid w:val="00224967"/>
    <w:rsid w:val="002341BD"/>
    <w:rsid w:val="002367B3"/>
    <w:rsid w:val="00261EEE"/>
    <w:rsid w:val="00264796"/>
    <w:rsid w:val="00267783"/>
    <w:rsid w:val="00284EE2"/>
    <w:rsid w:val="002C3EC5"/>
    <w:rsid w:val="002C40D4"/>
    <w:rsid w:val="002C5A24"/>
    <w:rsid w:val="002D01CB"/>
    <w:rsid w:val="002E0E3D"/>
    <w:rsid w:val="002F6971"/>
    <w:rsid w:val="0030073A"/>
    <w:rsid w:val="00301AFA"/>
    <w:rsid w:val="003108C8"/>
    <w:rsid w:val="00323021"/>
    <w:rsid w:val="00353DB2"/>
    <w:rsid w:val="00355DCA"/>
    <w:rsid w:val="003605F5"/>
    <w:rsid w:val="0036268B"/>
    <w:rsid w:val="00363AF8"/>
    <w:rsid w:val="00373E47"/>
    <w:rsid w:val="00380CE1"/>
    <w:rsid w:val="00390EA5"/>
    <w:rsid w:val="00397305"/>
    <w:rsid w:val="003A56A5"/>
    <w:rsid w:val="003A6956"/>
    <w:rsid w:val="003B3543"/>
    <w:rsid w:val="003B4F2E"/>
    <w:rsid w:val="003D3596"/>
    <w:rsid w:val="003E0232"/>
    <w:rsid w:val="003F5107"/>
    <w:rsid w:val="003F5B18"/>
    <w:rsid w:val="003F651F"/>
    <w:rsid w:val="003F698A"/>
    <w:rsid w:val="00412294"/>
    <w:rsid w:val="00413636"/>
    <w:rsid w:val="00413997"/>
    <w:rsid w:val="004478DF"/>
    <w:rsid w:val="00467166"/>
    <w:rsid w:val="004724D7"/>
    <w:rsid w:val="004A2385"/>
    <w:rsid w:val="004B1F20"/>
    <w:rsid w:val="004C3EE6"/>
    <w:rsid w:val="004D25A7"/>
    <w:rsid w:val="004E39B4"/>
    <w:rsid w:val="004F1348"/>
    <w:rsid w:val="004F467A"/>
    <w:rsid w:val="004F58AF"/>
    <w:rsid w:val="00510E07"/>
    <w:rsid w:val="005152F4"/>
    <w:rsid w:val="00541624"/>
    <w:rsid w:val="00551A02"/>
    <w:rsid w:val="005534FA"/>
    <w:rsid w:val="00576AB0"/>
    <w:rsid w:val="0058587F"/>
    <w:rsid w:val="00586595"/>
    <w:rsid w:val="005A7749"/>
    <w:rsid w:val="005B3A43"/>
    <w:rsid w:val="005B4392"/>
    <w:rsid w:val="005C39B5"/>
    <w:rsid w:val="005D3A03"/>
    <w:rsid w:val="005F4D8F"/>
    <w:rsid w:val="006016E6"/>
    <w:rsid w:val="0060487B"/>
    <w:rsid w:val="0061152E"/>
    <w:rsid w:val="00612A79"/>
    <w:rsid w:val="006166FE"/>
    <w:rsid w:val="00632136"/>
    <w:rsid w:val="00634581"/>
    <w:rsid w:val="00643409"/>
    <w:rsid w:val="00644729"/>
    <w:rsid w:val="00652826"/>
    <w:rsid w:val="0065686F"/>
    <w:rsid w:val="00670CEF"/>
    <w:rsid w:val="00676167"/>
    <w:rsid w:val="00683B9B"/>
    <w:rsid w:val="00695BE3"/>
    <w:rsid w:val="006A0B5F"/>
    <w:rsid w:val="006C3E14"/>
    <w:rsid w:val="006C6730"/>
    <w:rsid w:val="006D100A"/>
    <w:rsid w:val="006D3A69"/>
    <w:rsid w:val="006D6AC1"/>
    <w:rsid w:val="006E3782"/>
    <w:rsid w:val="006F78EA"/>
    <w:rsid w:val="00705C05"/>
    <w:rsid w:val="00710E03"/>
    <w:rsid w:val="007317C7"/>
    <w:rsid w:val="00737BE5"/>
    <w:rsid w:val="00751C45"/>
    <w:rsid w:val="007627A6"/>
    <w:rsid w:val="0078242F"/>
    <w:rsid w:val="007A163C"/>
    <w:rsid w:val="007A6F36"/>
    <w:rsid w:val="007B2ED4"/>
    <w:rsid w:val="007B6CBC"/>
    <w:rsid w:val="007B74D2"/>
    <w:rsid w:val="007C3611"/>
    <w:rsid w:val="007D29ED"/>
    <w:rsid w:val="007F1D91"/>
    <w:rsid w:val="008002C0"/>
    <w:rsid w:val="00806601"/>
    <w:rsid w:val="00806D0B"/>
    <w:rsid w:val="00816438"/>
    <w:rsid w:val="0082212B"/>
    <w:rsid w:val="0082744C"/>
    <w:rsid w:val="00831911"/>
    <w:rsid w:val="00853E18"/>
    <w:rsid w:val="00854BF2"/>
    <w:rsid w:val="008658F1"/>
    <w:rsid w:val="008833C4"/>
    <w:rsid w:val="0088344A"/>
    <w:rsid w:val="0089114E"/>
    <w:rsid w:val="008A018C"/>
    <w:rsid w:val="008A4BCC"/>
    <w:rsid w:val="008A4FE4"/>
    <w:rsid w:val="008B5180"/>
    <w:rsid w:val="008B6C11"/>
    <w:rsid w:val="008C5323"/>
    <w:rsid w:val="008C6238"/>
    <w:rsid w:val="008D0937"/>
    <w:rsid w:val="008D477A"/>
    <w:rsid w:val="00921A91"/>
    <w:rsid w:val="009273A0"/>
    <w:rsid w:val="00932F8D"/>
    <w:rsid w:val="009413AC"/>
    <w:rsid w:val="009447A1"/>
    <w:rsid w:val="00946A19"/>
    <w:rsid w:val="0095489F"/>
    <w:rsid w:val="00962444"/>
    <w:rsid w:val="009658DF"/>
    <w:rsid w:val="0097039D"/>
    <w:rsid w:val="00982F6E"/>
    <w:rsid w:val="009941E3"/>
    <w:rsid w:val="009A228C"/>
    <w:rsid w:val="009A4D22"/>
    <w:rsid w:val="009A5BF9"/>
    <w:rsid w:val="009A6A3B"/>
    <w:rsid w:val="009C553A"/>
    <w:rsid w:val="009D4B36"/>
    <w:rsid w:val="009D73AC"/>
    <w:rsid w:val="009E33CE"/>
    <w:rsid w:val="009E51F8"/>
    <w:rsid w:val="009E7896"/>
    <w:rsid w:val="00A15454"/>
    <w:rsid w:val="00A231D9"/>
    <w:rsid w:val="00A345C6"/>
    <w:rsid w:val="00A512B6"/>
    <w:rsid w:val="00A55B8A"/>
    <w:rsid w:val="00A57EAF"/>
    <w:rsid w:val="00A83BFE"/>
    <w:rsid w:val="00A84758"/>
    <w:rsid w:val="00AB6894"/>
    <w:rsid w:val="00AE1954"/>
    <w:rsid w:val="00AE3DF2"/>
    <w:rsid w:val="00B010FC"/>
    <w:rsid w:val="00B04E5F"/>
    <w:rsid w:val="00B06690"/>
    <w:rsid w:val="00B10DC3"/>
    <w:rsid w:val="00B12F29"/>
    <w:rsid w:val="00B22149"/>
    <w:rsid w:val="00B24C9F"/>
    <w:rsid w:val="00B2689C"/>
    <w:rsid w:val="00B34B14"/>
    <w:rsid w:val="00B471F6"/>
    <w:rsid w:val="00B60EBA"/>
    <w:rsid w:val="00B72847"/>
    <w:rsid w:val="00B823AA"/>
    <w:rsid w:val="00B84527"/>
    <w:rsid w:val="00B94F51"/>
    <w:rsid w:val="00B96A09"/>
    <w:rsid w:val="00BA45DB"/>
    <w:rsid w:val="00BB03C0"/>
    <w:rsid w:val="00BC2FD0"/>
    <w:rsid w:val="00BC33CE"/>
    <w:rsid w:val="00BD1A58"/>
    <w:rsid w:val="00BD7007"/>
    <w:rsid w:val="00BD7D3E"/>
    <w:rsid w:val="00BE68AC"/>
    <w:rsid w:val="00BE6DEA"/>
    <w:rsid w:val="00BF4184"/>
    <w:rsid w:val="00BF7C73"/>
    <w:rsid w:val="00C01772"/>
    <w:rsid w:val="00C024D3"/>
    <w:rsid w:val="00C0601E"/>
    <w:rsid w:val="00C070CC"/>
    <w:rsid w:val="00C15C7B"/>
    <w:rsid w:val="00C261DF"/>
    <w:rsid w:val="00C305E5"/>
    <w:rsid w:val="00C31D30"/>
    <w:rsid w:val="00C323D5"/>
    <w:rsid w:val="00C35804"/>
    <w:rsid w:val="00C36E9F"/>
    <w:rsid w:val="00C372EE"/>
    <w:rsid w:val="00C37911"/>
    <w:rsid w:val="00C42F37"/>
    <w:rsid w:val="00C65064"/>
    <w:rsid w:val="00C66DFA"/>
    <w:rsid w:val="00C672AD"/>
    <w:rsid w:val="00C6753E"/>
    <w:rsid w:val="00C71D8E"/>
    <w:rsid w:val="00C74EE3"/>
    <w:rsid w:val="00C92E75"/>
    <w:rsid w:val="00CA0617"/>
    <w:rsid w:val="00CB299C"/>
    <w:rsid w:val="00CB552D"/>
    <w:rsid w:val="00CD5FFF"/>
    <w:rsid w:val="00CD6E39"/>
    <w:rsid w:val="00CE0759"/>
    <w:rsid w:val="00CF129F"/>
    <w:rsid w:val="00CF6E91"/>
    <w:rsid w:val="00D106B6"/>
    <w:rsid w:val="00D1081F"/>
    <w:rsid w:val="00D116E5"/>
    <w:rsid w:val="00D244A6"/>
    <w:rsid w:val="00D358B0"/>
    <w:rsid w:val="00D36F67"/>
    <w:rsid w:val="00D53C1B"/>
    <w:rsid w:val="00D726AC"/>
    <w:rsid w:val="00D77E78"/>
    <w:rsid w:val="00D85B68"/>
    <w:rsid w:val="00DA1FD6"/>
    <w:rsid w:val="00DA396E"/>
    <w:rsid w:val="00DA420C"/>
    <w:rsid w:val="00DB5D61"/>
    <w:rsid w:val="00DD7AE1"/>
    <w:rsid w:val="00DE2B5B"/>
    <w:rsid w:val="00DF423D"/>
    <w:rsid w:val="00E110C7"/>
    <w:rsid w:val="00E30033"/>
    <w:rsid w:val="00E335F7"/>
    <w:rsid w:val="00E37E44"/>
    <w:rsid w:val="00E455E0"/>
    <w:rsid w:val="00E53777"/>
    <w:rsid w:val="00E54DAD"/>
    <w:rsid w:val="00E561B3"/>
    <w:rsid w:val="00E6004D"/>
    <w:rsid w:val="00E73E0F"/>
    <w:rsid w:val="00E760B0"/>
    <w:rsid w:val="00E81978"/>
    <w:rsid w:val="00EA4416"/>
    <w:rsid w:val="00ED4F8B"/>
    <w:rsid w:val="00ED5784"/>
    <w:rsid w:val="00EE5314"/>
    <w:rsid w:val="00EF4B0E"/>
    <w:rsid w:val="00F008D3"/>
    <w:rsid w:val="00F05F2B"/>
    <w:rsid w:val="00F117C8"/>
    <w:rsid w:val="00F12391"/>
    <w:rsid w:val="00F14EA7"/>
    <w:rsid w:val="00F23562"/>
    <w:rsid w:val="00F3541C"/>
    <w:rsid w:val="00F379B7"/>
    <w:rsid w:val="00F37C41"/>
    <w:rsid w:val="00F41270"/>
    <w:rsid w:val="00F4481C"/>
    <w:rsid w:val="00F525FA"/>
    <w:rsid w:val="00F866BC"/>
    <w:rsid w:val="00F9080D"/>
    <w:rsid w:val="00FA7576"/>
    <w:rsid w:val="00FA767A"/>
    <w:rsid w:val="00FB30F4"/>
    <w:rsid w:val="00FC0AA0"/>
    <w:rsid w:val="00FC38C0"/>
    <w:rsid w:val="00FC3A0C"/>
    <w:rsid w:val="00FC4C7E"/>
    <w:rsid w:val="00FD12B4"/>
    <w:rsid w:val="00FE027B"/>
    <w:rsid w:val="00FF2002"/>
    <w:rsid w:val="00FF2D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4564762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46084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7631241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75333228">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457</Words>
  <Characters>831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2-1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rq3hp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